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62E94" w:rsidRDefault="00375370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iology and Life Sciences  </w:t>
      </w:r>
    </w:p>
    <w:p w:rsidR="0008177B" w:rsidRDefault="00375370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Pr="0008177B" w:rsidRDefault="00375370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C74D28" w:rsidRDefault="00375370" w:rsidP="00D43B8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62E9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Biology and Life Sciences  </w:t>
      </w:r>
    </w:p>
    <w:p w:rsidR="00815B04" w:rsidRDefault="00DD7007" w:rsidP="00EC45C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ny philosophers and religious sch</w:t>
      </w:r>
      <w:r w:rsidR="00056723">
        <w:rPr>
          <w:rFonts w:ascii="Times New Roman" w:hAnsi="Times New Roman" w:cs="Times New Roman"/>
          <w:sz w:val="24"/>
          <w:szCs w:val="24"/>
        </w:rPr>
        <w:t>olars attempted to find out the beginning of life</w:t>
      </w:r>
      <w:r>
        <w:rPr>
          <w:rFonts w:ascii="Times New Roman" w:hAnsi="Times New Roman" w:cs="Times New Roman"/>
          <w:sz w:val="24"/>
          <w:szCs w:val="24"/>
        </w:rPr>
        <w:t xml:space="preserve"> and finally they concluded that such questions cannot be answered due to the complexity of the question.</w:t>
      </w:r>
      <w:bookmarkStart w:id="0" w:name="_GoBack"/>
      <w:bookmarkEnd w:id="0"/>
      <w:r w:rsidR="00006EDF">
        <w:rPr>
          <w:rFonts w:ascii="Times New Roman" w:hAnsi="Times New Roman" w:cs="Times New Roman"/>
          <w:sz w:val="24"/>
          <w:szCs w:val="24"/>
        </w:rPr>
        <w:t xml:space="preserve"> </w:t>
      </w:r>
      <w:r w:rsidR="007E1B1D">
        <w:rPr>
          <w:rFonts w:ascii="Times New Roman" w:hAnsi="Times New Roman" w:cs="Times New Roman"/>
          <w:sz w:val="24"/>
          <w:szCs w:val="24"/>
        </w:rPr>
        <w:t xml:space="preserve">Still, there are attempts to answer </w:t>
      </w:r>
      <w:r w:rsidR="00F64E90">
        <w:rPr>
          <w:rFonts w:ascii="Times New Roman" w:hAnsi="Times New Roman" w:cs="Times New Roman"/>
          <w:sz w:val="24"/>
          <w:szCs w:val="24"/>
        </w:rPr>
        <w:t>this</w:t>
      </w:r>
      <w:r w:rsidR="007E1B1D">
        <w:rPr>
          <w:rFonts w:ascii="Times New Roman" w:hAnsi="Times New Roman" w:cs="Times New Roman"/>
          <w:sz w:val="24"/>
          <w:szCs w:val="24"/>
        </w:rPr>
        <w:t xml:space="preserve"> question and in order to do that there should be some information first. </w:t>
      </w:r>
      <w:r w:rsidR="00BA314B">
        <w:rPr>
          <w:rFonts w:ascii="Times New Roman" w:hAnsi="Times New Roman" w:cs="Times New Roman"/>
          <w:sz w:val="24"/>
          <w:szCs w:val="24"/>
        </w:rPr>
        <w:t xml:space="preserve">In modern biology, it is a common </w:t>
      </w:r>
      <w:r w:rsidR="00571234">
        <w:rPr>
          <w:rFonts w:ascii="Times New Roman" w:hAnsi="Times New Roman" w:cs="Times New Roman"/>
          <w:sz w:val="24"/>
          <w:szCs w:val="24"/>
        </w:rPr>
        <w:t>belief</w:t>
      </w:r>
      <w:r w:rsidR="00BA314B">
        <w:rPr>
          <w:rFonts w:ascii="Times New Roman" w:hAnsi="Times New Roman" w:cs="Times New Roman"/>
          <w:sz w:val="24"/>
          <w:szCs w:val="24"/>
        </w:rPr>
        <w:t xml:space="preserve"> that life is a continuous process in </w:t>
      </w:r>
      <w:r w:rsidR="00571234">
        <w:rPr>
          <w:rFonts w:ascii="Times New Roman" w:hAnsi="Times New Roman" w:cs="Times New Roman"/>
          <w:sz w:val="24"/>
          <w:szCs w:val="24"/>
        </w:rPr>
        <w:t>which</w:t>
      </w:r>
      <w:r w:rsidR="00BA314B">
        <w:rPr>
          <w:rFonts w:ascii="Times New Roman" w:hAnsi="Times New Roman" w:cs="Times New Roman"/>
          <w:sz w:val="24"/>
          <w:szCs w:val="24"/>
        </w:rPr>
        <w:t xml:space="preserve"> living cells give rise to a new type of cells</w:t>
      </w:r>
      <w:r w:rsidR="005E595F">
        <w:rPr>
          <w:rFonts w:ascii="Times New Roman" w:hAnsi="Times New Roman" w:cs="Times New Roman"/>
          <w:sz w:val="24"/>
          <w:szCs w:val="24"/>
        </w:rPr>
        <w:t xml:space="preserve"> which results in new individuals. </w:t>
      </w:r>
      <w:r w:rsidR="007B3FD4">
        <w:rPr>
          <w:rFonts w:ascii="Times New Roman" w:hAnsi="Times New Roman" w:cs="Times New Roman"/>
          <w:sz w:val="24"/>
          <w:szCs w:val="24"/>
        </w:rPr>
        <w:t xml:space="preserve">Therefore, the fundamental information that is required in this case is </w:t>
      </w:r>
      <w:r w:rsidR="00C403B0">
        <w:rPr>
          <w:rFonts w:ascii="Times New Roman" w:hAnsi="Times New Roman" w:cs="Times New Roman"/>
          <w:sz w:val="24"/>
          <w:szCs w:val="24"/>
        </w:rPr>
        <w:t xml:space="preserve">that </w:t>
      </w:r>
      <w:r w:rsidR="001F0623">
        <w:rPr>
          <w:rFonts w:ascii="Times New Roman" w:hAnsi="Times New Roman" w:cs="Times New Roman"/>
          <w:sz w:val="24"/>
          <w:szCs w:val="24"/>
        </w:rPr>
        <w:t>to find out that when</w:t>
      </w:r>
      <w:r w:rsidR="007B3FD4">
        <w:rPr>
          <w:rFonts w:ascii="Times New Roman" w:hAnsi="Times New Roman" w:cs="Times New Roman"/>
          <w:sz w:val="24"/>
          <w:szCs w:val="24"/>
        </w:rPr>
        <w:t xml:space="preserve"> a new cell </w:t>
      </w:r>
      <w:r w:rsidR="001F0623">
        <w:rPr>
          <w:rFonts w:ascii="Times New Roman" w:hAnsi="Times New Roman" w:cs="Times New Roman"/>
          <w:sz w:val="24"/>
          <w:szCs w:val="24"/>
        </w:rPr>
        <w:t>which</w:t>
      </w:r>
      <w:r w:rsidR="007B3FD4">
        <w:rPr>
          <w:rFonts w:ascii="Times New Roman" w:hAnsi="Times New Roman" w:cs="Times New Roman"/>
          <w:sz w:val="24"/>
          <w:szCs w:val="24"/>
        </w:rPr>
        <w:t xml:space="preserve"> is absolutely different from the sperm and egg comes to existence</w:t>
      </w:r>
      <w:r w:rsidR="001F0623">
        <w:rPr>
          <w:rFonts w:ascii="Times New Roman" w:hAnsi="Times New Roman" w:cs="Times New Roman"/>
          <w:sz w:val="24"/>
          <w:szCs w:val="24"/>
        </w:rPr>
        <w:t>?</w:t>
      </w:r>
      <w:r w:rsidR="007B3FD4">
        <w:rPr>
          <w:rFonts w:ascii="Times New Roman" w:hAnsi="Times New Roman" w:cs="Times New Roman"/>
          <w:sz w:val="24"/>
          <w:szCs w:val="24"/>
        </w:rPr>
        <w:t xml:space="preserve"> </w:t>
      </w:r>
      <w:r w:rsidR="007841CC">
        <w:rPr>
          <w:rFonts w:ascii="Times New Roman" w:hAnsi="Times New Roman" w:cs="Times New Roman"/>
          <w:sz w:val="24"/>
          <w:szCs w:val="24"/>
        </w:rPr>
        <w:t>When an egg and sperm fuse with each other they produce zygote</w:t>
      </w:r>
      <w:r w:rsidR="00CC2F5F">
        <w:rPr>
          <w:rFonts w:ascii="Times New Roman" w:hAnsi="Times New Roman" w:cs="Times New Roman"/>
          <w:sz w:val="24"/>
          <w:szCs w:val="24"/>
        </w:rPr>
        <w:t xml:space="preserve"> which is a new cell type</w:t>
      </w:r>
      <w:r w:rsidR="00006EDF">
        <w:rPr>
          <w:rFonts w:ascii="Times New Roman" w:hAnsi="Times New Roman" w:cs="Times New Roman"/>
          <w:sz w:val="24"/>
          <w:szCs w:val="24"/>
        </w:rPr>
        <w:t>. T</w:t>
      </w:r>
      <w:r w:rsidR="00CC2F5F">
        <w:rPr>
          <w:rFonts w:ascii="Times New Roman" w:hAnsi="Times New Roman" w:cs="Times New Roman"/>
          <w:sz w:val="24"/>
          <w:szCs w:val="24"/>
        </w:rPr>
        <w:t>his zygote contains all the main components of both egg and sperm</w:t>
      </w:r>
      <w:r w:rsidR="008D53C1">
        <w:rPr>
          <w:rFonts w:ascii="Times New Roman" w:hAnsi="Times New Roman" w:cs="Times New Roman"/>
          <w:sz w:val="24"/>
          <w:szCs w:val="24"/>
        </w:rPr>
        <w:t xml:space="preserve"> and within this single cell there is a complete and vast plan for the development of a complete organism. Therefore,</w:t>
      </w:r>
      <w:r w:rsidR="00CC4CF6">
        <w:rPr>
          <w:rFonts w:ascii="Times New Roman" w:hAnsi="Times New Roman" w:cs="Times New Roman"/>
          <w:sz w:val="24"/>
          <w:szCs w:val="24"/>
        </w:rPr>
        <w:t xml:space="preserve"> it is safe to say here that the zygote that is formed by the fusion of both sperm and egg is the beginning of a new </w:t>
      </w:r>
      <w:r w:rsidR="00551356">
        <w:rPr>
          <w:rFonts w:ascii="Times New Roman" w:hAnsi="Times New Roman" w:cs="Times New Roman"/>
          <w:sz w:val="24"/>
          <w:szCs w:val="24"/>
        </w:rPr>
        <w:t>life</w:t>
      </w:r>
      <w:r w:rsidR="00375370">
        <w:rPr>
          <w:rFonts w:ascii="Times New Roman" w:hAnsi="Times New Roman" w:cs="Times New Roman"/>
          <w:sz w:val="24"/>
          <w:szCs w:val="24"/>
        </w:rPr>
        <w:t xml:space="preserve"> </w:t>
      </w:r>
      <w:r w:rsidR="00375370" w:rsidRPr="00E241BF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FD5911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ZOTERO_ITEM CSL_CITATION {"citationID":"jrG5wSFU","properties":{"formattedCitation":"(\\uc0\\u8220{}A Scientific View of When Life Begins | Charlotte Lozier Institute,\\uc0\\u8221{} n.d.)","plainCitation":"(“A Scientific View of When Life Begins | Charlotte Lozier Institute,” n.d.)","noteIndex":0},"citationItems":[{"id":1686,"uris":["http://zotero.org/users/local/4C6u8dIT/items/5MN2PLLZ"],"uri":["http://zotero.org/users/local/4C6u8dIT/items/5MN2PLLZ"],"itemData":{"id":1686,"type":"webpage","title":"A Scientific View of When Life Begins | Charlotte Lozier Institute","URL":"https://lozierinstitute.org/a-scientific-view-of-when-life-begins/","accessed":{"date-parts":[["2019",4,22]]}}}],"schema":"https://github.com/citation-style-language/schema/raw/master/csl-citation.json"} </w:instrText>
      </w:r>
      <w:r w:rsidR="00375370" w:rsidRPr="00E241BF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FD5911" w:rsidRPr="00FD5911">
        <w:rPr>
          <w:rFonts w:ascii="Times New Roman" w:hAnsi="Times New Roman" w:cs="Times New Roman"/>
          <w:sz w:val="24"/>
          <w:szCs w:val="24"/>
        </w:rPr>
        <w:t>(“A Scientific View of When Life Begins | Charlotte Lozier Institute,” n.d.)</w:t>
      </w:r>
      <w:r w:rsidR="00375370" w:rsidRPr="00E241BF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766F35">
        <w:rPr>
          <w:rFonts w:ascii="Times New Roman" w:hAnsi="Times New Roman" w:cs="Times New Roman"/>
          <w:sz w:val="24"/>
          <w:szCs w:val="24"/>
        </w:rPr>
        <w:t>.</w:t>
      </w:r>
    </w:p>
    <w:p w:rsidR="009B440F" w:rsidRDefault="00375370" w:rsidP="00282B8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The reproductive system is vital in the human body in order to maintain the homeostasis. </w:t>
      </w:r>
      <w:r w:rsidR="00017207">
        <w:rPr>
          <w:rFonts w:ascii="Times New Roman" w:hAnsi="Times New Roman" w:cs="Times New Roman"/>
          <w:sz w:val="24"/>
          <w:szCs w:val="24"/>
        </w:rPr>
        <w:t xml:space="preserve">In case of the female body the reproductive system helps to maintain the homeostasis by regulating the pH of </w:t>
      </w:r>
      <w:r w:rsidR="00BC67B6">
        <w:rPr>
          <w:rFonts w:ascii="Times New Roman" w:hAnsi="Times New Roman" w:cs="Times New Roman"/>
          <w:sz w:val="24"/>
          <w:szCs w:val="24"/>
        </w:rPr>
        <w:t>v</w:t>
      </w:r>
      <w:r w:rsidR="00017207">
        <w:rPr>
          <w:rFonts w:ascii="Times New Roman" w:hAnsi="Times New Roman" w:cs="Times New Roman"/>
          <w:sz w:val="24"/>
          <w:szCs w:val="24"/>
        </w:rPr>
        <w:t xml:space="preserve">agina while in case of the male, homeostasis is maintained by controlling and regulating the overall temperature of the </w:t>
      </w:r>
      <w:r w:rsidR="00017207" w:rsidRPr="00E241BF">
        <w:rPr>
          <w:rFonts w:ascii="Times New Roman" w:hAnsi="Times New Roman" w:cs="Times New Roman"/>
          <w:sz w:val="24"/>
          <w:szCs w:val="24"/>
        </w:rPr>
        <w:t xml:space="preserve">testis </w:t>
      </w:r>
      <w:r w:rsidR="008C676A" w:rsidRPr="00E241BF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FD5911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ZOTERO_ITEM CSL_CITATION {"citationID":"cIFOUJ1O","properties":{"formattedCitation":"(\\uc0\\u8220{}The relationship between the reproduction system with homeostasis | Shanthini Dorairajoo - Academia.edu,\\uc0\\u8221{} n.d.)","plainCitation":"(“The relationship between the reproduction system with homeostasis | Shanthini Dorairajoo - Academia.edu,” n.d.)","noteIndex":0},"citationItems":[{"id":1688,"uris":["http://zotero.org/users/local/4C6u8dIT/items/RSRU7HLX"],"uri":["http://zotero.org/users/local/4C6u8dIT/items/RSRU7HLX"],"itemData":{"id":1688,"type":"webpage","title":"The relationship between the reproduction system with homeostasis | Shanthini Dorairajoo - Academia.edu","URL":"https://www.academia.edu/27340005/The_relationship_between_the_reproduction_system_with_homeostasis","accessed":{"date-parts":[["2019",4,22]]}}}],"schema":"https://github.com/citation-style-language/schema/raw/master/csl-citation.json"} </w:instrText>
      </w:r>
      <w:r w:rsidR="008C676A" w:rsidRPr="00E241BF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FD5911" w:rsidRPr="00FD5911">
        <w:rPr>
          <w:rFonts w:ascii="Times New Roman" w:hAnsi="Times New Roman" w:cs="Times New Roman"/>
          <w:sz w:val="24"/>
          <w:szCs w:val="24"/>
        </w:rPr>
        <w:t>(“The relationship between the reproduction system with homeostasis | Shanthini Dorairajoo - Academia.edu,” n.d.)</w:t>
      </w:r>
      <w:r w:rsidR="008C676A" w:rsidRPr="00E241BF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8C676A">
        <w:rPr>
          <w:rFonts w:ascii="Times New Roman" w:hAnsi="Times New Roman" w:cs="Times New Roman"/>
          <w:sz w:val="24"/>
          <w:szCs w:val="24"/>
        </w:rPr>
        <w:t xml:space="preserve">. </w:t>
      </w:r>
      <w:r w:rsidR="00BC67B6">
        <w:rPr>
          <w:rFonts w:ascii="Times New Roman" w:hAnsi="Times New Roman" w:cs="Times New Roman"/>
          <w:sz w:val="24"/>
          <w:szCs w:val="24"/>
        </w:rPr>
        <w:t>T</w:t>
      </w:r>
      <w:r w:rsidR="009F7AA1">
        <w:rPr>
          <w:rFonts w:ascii="Times New Roman" w:hAnsi="Times New Roman" w:cs="Times New Roman"/>
          <w:sz w:val="24"/>
          <w:szCs w:val="24"/>
        </w:rPr>
        <w:t>here are various homeostatic mechanisms in the body</w:t>
      </w:r>
      <w:r w:rsidR="00980578">
        <w:rPr>
          <w:rFonts w:ascii="Times New Roman" w:hAnsi="Times New Roman" w:cs="Times New Roman"/>
          <w:sz w:val="24"/>
          <w:szCs w:val="24"/>
        </w:rPr>
        <w:t xml:space="preserve"> that</w:t>
      </w:r>
      <w:r w:rsidR="009F7AA1">
        <w:rPr>
          <w:rFonts w:ascii="Times New Roman" w:hAnsi="Times New Roman" w:cs="Times New Roman"/>
          <w:sz w:val="24"/>
          <w:szCs w:val="24"/>
        </w:rPr>
        <w:t xml:space="preserve"> helps to keep the internal environment of the body within certai</w:t>
      </w:r>
      <w:r w:rsidR="00CD4752">
        <w:rPr>
          <w:rFonts w:ascii="Times New Roman" w:hAnsi="Times New Roman" w:cs="Times New Roman"/>
          <w:sz w:val="24"/>
          <w:szCs w:val="24"/>
        </w:rPr>
        <w:t xml:space="preserve">n limits if these cells do not function correctly then homeostatic disruption happens. This homeostatic imbalance </w:t>
      </w:r>
      <w:r w:rsidR="00CA75D0">
        <w:rPr>
          <w:rFonts w:ascii="Times New Roman" w:hAnsi="Times New Roman" w:cs="Times New Roman"/>
          <w:sz w:val="24"/>
          <w:szCs w:val="24"/>
        </w:rPr>
        <w:t>leads</w:t>
      </w:r>
      <w:r w:rsidR="00CD4752">
        <w:rPr>
          <w:rFonts w:ascii="Times New Roman" w:hAnsi="Times New Roman" w:cs="Times New Roman"/>
          <w:sz w:val="24"/>
          <w:szCs w:val="24"/>
        </w:rPr>
        <w:t xml:space="preserve"> to a proper state of diseases and a </w:t>
      </w:r>
      <w:r w:rsidR="00CA75D0">
        <w:rPr>
          <w:rFonts w:ascii="Times New Roman" w:hAnsi="Times New Roman" w:cs="Times New Roman"/>
          <w:sz w:val="24"/>
          <w:szCs w:val="24"/>
        </w:rPr>
        <w:t>well-known</w:t>
      </w:r>
      <w:r w:rsidR="00CD4752">
        <w:rPr>
          <w:rFonts w:ascii="Times New Roman" w:hAnsi="Times New Roman" w:cs="Times New Roman"/>
          <w:sz w:val="24"/>
          <w:szCs w:val="24"/>
        </w:rPr>
        <w:t xml:space="preserve"> and most common example of homeostatic </w:t>
      </w:r>
      <w:r w:rsidR="00CA75D0">
        <w:rPr>
          <w:rFonts w:ascii="Times New Roman" w:hAnsi="Times New Roman" w:cs="Times New Roman"/>
          <w:sz w:val="24"/>
          <w:szCs w:val="24"/>
        </w:rPr>
        <w:t>imbalance</w:t>
      </w:r>
      <w:r w:rsidR="00CD4752">
        <w:rPr>
          <w:rFonts w:ascii="Times New Roman" w:hAnsi="Times New Roman" w:cs="Times New Roman"/>
          <w:sz w:val="24"/>
          <w:szCs w:val="24"/>
        </w:rPr>
        <w:t xml:space="preserve"> is diabetes. </w:t>
      </w:r>
      <w:r w:rsidR="001635A3">
        <w:rPr>
          <w:rFonts w:ascii="Times New Roman" w:hAnsi="Times New Roman" w:cs="Times New Roman"/>
          <w:sz w:val="24"/>
          <w:szCs w:val="24"/>
        </w:rPr>
        <w:t xml:space="preserve">In case of diabetes, the endocrine system is unable to maintain the blood glucose level, therefore, this condition occurs </w:t>
      </w:r>
      <w:r w:rsidR="00980578">
        <w:rPr>
          <w:rFonts w:ascii="Times New Roman" w:hAnsi="Times New Roman" w:cs="Times New Roman"/>
          <w:sz w:val="24"/>
          <w:szCs w:val="24"/>
        </w:rPr>
        <w:t xml:space="preserve">when </w:t>
      </w:r>
      <w:r w:rsidR="00585354">
        <w:rPr>
          <w:rFonts w:ascii="Times New Roman" w:hAnsi="Times New Roman" w:cs="Times New Roman"/>
          <w:sz w:val="24"/>
          <w:szCs w:val="24"/>
        </w:rPr>
        <w:t xml:space="preserve">there is a </w:t>
      </w:r>
      <w:r w:rsidR="00585354">
        <w:rPr>
          <w:rFonts w:ascii="Times New Roman" w:hAnsi="Times New Roman" w:cs="Times New Roman"/>
          <w:sz w:val="24"/>
          <w:szCs w:val="24"/>
        </w:rPr>
        <w:lastRenderedPageBreak/>
        <w:t xml:space="preserve">certain </w:t>
      </w:r>
      <w:r w:rsidR="000B140E">
        <w:rPr>
          <w:rFonts w:ascii="Times New Roman" w:hAnsi="Times New Roman" w:cs="Times New Roman"/>
          <w:sz w:val="24"/>
          <w:szCs w:val="24"/>
        </w:rPr>
        <w:t>homeostatic</w:t>
      </w:r>
      <w:r w:rsidR="00585354">
        <w:rPr>
          <w:rFonts w:ascii="Times New Roman" w:hAnsi="Times New Roman" w:cs="Times New Roman"/>
          <w:sz w:val="24"/>
          <w:szCs w:val="24"/>
        </w:rPr>
        <w:t xml:space="preserve"> imbalance </w:t>
      </w:r>
      <w:r w:rsidR="00E67CF8">
        <w:rPr>
          <w:rFonts w:ascii="Times New Roman" w:hAnsi="Times New Roman" w:cs="Times New Roman"/>
          <w:sz w:val="24"/>
          <w:szCs w:val="24"/>
        </w:rPr>
        <w:t>which</w:t>
      </w:r>
      <w:r w:rsidR="00585354">
        <w:rPr>
          <w:rFonts w:ascii="Times New Roman" w:hAnsi="Times New Roman" w:cs="Times New Roman"/>
          <w:sz w:val="24"/>
          <w:szCs w:val="24"/>
        </w:rPr>
        <w:t xml:space="preserve"> depends on both genetics and also lifestyle of</w:t>
      </w:r>
      <w:r w:rsidR="00980578">
        <w:rPr>
          <w:rFonts w:ascii="Times New Roman" w:hAnsi="Times New Roman" w:cs="Times New Roman"/>
          <w:sz w:val="24"/>
          <w:szCs w:val="24"/>
        </w:rPr>
        <w:t xml:space="preserve"> the individual</w:t>
      </w:r>
      <w:r w:rsidR="000B140E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00903" w:rsidRDefault="00375370" w:rsidP="00D43B8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960FE8">
        <w:rPr>
          <w:rFonts w:ascii="Times New Roman" w:hAnsi="Times New Roman" w:cs="Times New Roman"/>
          <w:sz w:val="24"/>
          <w:szCs w:val="24"/>
        </w:rPr>
        <w:t xml:space="preserve">There are four </w:t>
      </w:r>
      <w:r w:rsidR="00190F86">
        <w:rPr>
          <w:rFonts w:ascii="Times New Roman" w:hAnsi="Times New Roman" w:cs="Times New Roman"/>
          <w:sz w:val="24"/>
          <w:szCs w:val="24"/>
        </w:rPr>
        <w:t>patterns</w:t>
      </w:r>
      <w:r w:rsidR="00960FE8">
        <w:rPr>
          <w:rFonts w:ascii="Times New Roman" w:hAnsi="Times New Roman" w:cs="Times New Roman"/>
          <w:sz w:val="24"/>
          <w:szCs w:val="24"/>
        </w:rPr>
        <w:t xml:space="preserve"> of inheritance </w:t>
      </w:r>
      <w:r w:rsidR="00627C4F">
        <w:rPr>
          <w:rFonts w:ascii="Times New Roman" w:hAnsi="Times New Roman" w:cs="Times New Roman"/>
          <w:sz w:val="24"/>
          <w:szCs w:val="24"/>
        </w:rPr>
        <w:t xml:space="preserve">that include the </w:t>
      </w:r>
      <w:r w:rsidR="001B5896">
        <w:rPr>
          <w:rFonts w:ascii="Times New Roman" w:hAnsi="Times New Roman" w:cs="Times New Roman"/>
          <w:sz w:val="24"/>
          <w:szCs w:val="24"/>
        </w:rPr>
        <w:t>autosomal dominant, autosom</w:t>
      </w:r>
      <w:r w:rsidR="00E67CF8">
        <w:rPr>
          <w:rFonts w:ascii="Times New Roman" w:hAnsi="Times New Roman" w:cs="Times New Roman"/>
          <w:sz w:val="24"/>
          <w:szCs w:val="24"/>
        </w:rPr>
        <w:t>al recessive, X-linked dominant and</w:t>
      </w:r>
      <w:r w:rsidR="001B5896">
        <w:rPr>
          <w:rFonts w:ascii="Times New Roman" w:hAnsi="Times New Roman" w:cs="Times New Roman"/>
          <w:sz w:val="24"/>
          <w:szCs w:val="24"/>
        </w:rPr>
        <w:t xml:space="preserve"> X-linked recessive </w:t>
      </w:r>
      <w:r w:rsidR="00190F86">
        <w:rPr>
          <w:rFonts w:ascii="Times New Roman" w:hAnsi="Times New Roman" w:cs="Times New Roman"/>
          <w:sz w:val="24"/>
          <w:szCs w:val="24"/>
        </w:rPr>
        <w:t xml:space="preserve">however it is also true that not all the genetic conditions follow these patterns, </w:t>
      </w:r>
      <w:r w:rsidR="0063712B">
        <w:rPr>
          <w:rFonts w:ascii="Times New Roman" w:hAnsi="Times New Roman" w:cs="Times New Roman"/>
          <w:sz w:val="24"/>
          <w:szCs w:val="24"/>
        </w:rPr>
        <w:t xml:space="preserve">there are also some very less known pattern of inheritance as well which are called the mitochondrial inheritance. </w:t>
      </w:r>
      <w:r w:rsidR="00C15F28">
        <w:rPr>
          <w:rFonts w:ascii="Times New Roman" w:hAnsi="Times New Roman" w:cs="Times New Roman"/>
          <w:sz w:val="24"/>
          <w:szCs w:val="24"/>
        </w:rPr>
        <w:t xml:space="preserve">The pattern of inheritance plays a very significant role at </w:t>
      </w:r>
      <w:r w:rsidR="001A514E">
        <w:rPr>
          <w:rFonts w:ascii="Times New Roman" w:hAnsi="Times New Roman" w:cs="Times New Roman"/>
          <w:sz w:val="24"/>
          <w:szCs w:val="24"/>
        </w:rPr>
        <w:t xml:space="preserve">the beginning of life </w:t>
      </w:r>
      <w:r w:rsidR="00216549">
        <w:rPr>
          <w:rFonts w:ascii="Times New Roman" w:hAnsi="Times New Roman" w:cs="Times New Roman"/>
          <w:sz w:val="24"/>
          <w:szCs w:val="24"/>
        </w:rPr>
        <w:t xml:space="preserve">because these genes that play a significant role in inheritance carry all the important information from </w:t>
      </w:r>
      <w:r w:rsidR="00421C76">
        <w:rPr>
          <w:rFonts w:ascii="Times New Roman" w:hAnsi="Times New Roman" w:cs="Times New Roman"/>
          <w:sz w:val="24"/>
          <w:szCs w:val="24"/>
        </w:rPr>
        <w:t>parents</w:t>
      </w:r>
      <w:r w:rsidR="00216549">
        <w:rPr>
          <w:rFonts w:ascii="Times New Roman" w:hAnsi="Times New Roman" w:cs="Times New Roman"/>
          <w:sz w:val="24"/>
          <w:szCs w:val="24"/>
        </w:rPr>
        <w:t xml:space="preserve"> to the newborn and that way the genetic information is </w:t>
      </w:r>
      <w:r w:rsidR="00421C76">
        <w:rPr>
          <w:rFonts w:ascii="Times New Roman" w:hAnsi="Times New Roman" w:cs="Times New Roman"/>
          <w:sz w:val="24"/>
          <w:szCs w:val="24"/>
        </w:rPr>
        <w:t>inherited</w:t>
      </w:r>
      <w:r w:rsidR="00216549">
        <w:rPr>
          <w:rFonts w:ascii="Times New Roman" w:hAnsi="Times New Roman" w:cs="Times New Roman"/>
          <w:sz w:val="24"/>
          <w:szCs w:val="24"/>
        </w:rPr>
        <w:t xml:space="preserve"> </w:t>
      </w:r>
      <w:r w:rsidR="00064CFD">
        <w:rPr>
          <w:rFonts w:ascii="Times New Roman" w:hAnsi="Times New Roman" w:cs="Times New Roman"/>
          <w:sz w:val="24"/>
          <w:szCs w:val="24"/>
        </w:rPr>
        <w:t xml:space="preserve"> from the parents to the offspring and also the genes are helpful in determining sex of the offspring </w:t>
      </w:r>
      <w:r w:rsidR="00E67CF8">
        <w:rPr>
          <w:rFonts w:ascii="Times New Roman" w:hAnsi="Times New Roman" w:cs="Times New Roman"/>
          <w:sz w:val="24"/>
          <w:szCs w:val="24"/>
        </w:rPr>
        <w:t>therefore</w:t>
      </w:r>
      <w:r w:rsidR="00064CFD">
        <w:rPr>
          <w:rFonts w:ascii="Times New Roman" w:hAnsi="Times New Roman" w:cs="Times New Roman"/>
          <w:sz w:val="24"/>
          <w:szCs w:val="24"/>
        </w:rPr>
        <w:t xml:space="preserve"> at the beginning of life the</w:t>
      </w:r>
      <w:r w:rsidR="00421C76">
        <w:rPr>
          <w:rFonts w:ascii="Times New Roman" w:hAnsi="Times New Roman" w:cs="Times New Roman"/>
          <w:sz w:val="24"/>
          <w:szCs w:val="24"/>
        </w:rPr>
        <w:t xml:space="preserve"> pattern</w:t>
      </w:r>
      <w:r w:rsidR="00064CFD">
        <w:rPr>
          <w:rFonts w:ascii="Times New Roman" w:hAnsi="Times New Roman" w:cs="Times New Roman"/>
          <w:sz w:val="24"/>
          <w:szCs w:val="24"/>
        </w:rPr>
        <w:t xml:space="preserve"> of inheritance that is </w:t>
      </w:r>
      <w:r w:rsidR="00B40B76">
        <w:rPr>
          <w:rFonts w:ascii="Times New Roman" w:hAnsi="Times New Roman" w:cs="Times New Roman"/>
          <w:sz w:val="24"/>
          <w:szCs w:val="24"/>
        </w:rPr>
        <w:t>determined</w:t>
      </w:r>
      <w:r w:rsidR="00064CFD">
        <w:rPr>
          <w:rFonts w:ascii="Times New Roman" w:hAnsi="Times New Roman" w:cs="Times New Roman"/>
          <w:sz w:val="24"/>
          <w:szCs w:val="24"/>
        </w:rPr>
        <w:t xml:space="preserve"> by genes play a very important role </w:t>
      </w:r>
      <w:r w:rsidR="00064CFD" w:rsidRPr="00E241BF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FD5911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ZOTERO_ITEM CSL_CITATION {"citationID":"oDiyt0Xt","properties":{"formattedCitation":"(\\uc0\\u8220{}INHERITANCE PATTERNS - Understanding Genetics - NCBI Bookshelf,\\uc0\\u8221{} n.d.)","plainCitation":"(“INHERITANCE PATTERNS - Understanding Genetics - NCBI Bookshelf,” n.d.)","noteIndex":0},"citationItems":[{"id":1690,"uris":["http://zotero.org/users/local/4C6u8dIT/items/6RPCURHD"],"uri":["http://zotero.org/users/local/4C6u8dIT/items/6RPCURHD"],"itemData":{"id":1690,"type":"webpage","title":"INHERITANCE PATTERNS - Understanding Genetics - NCBI Bookshelf","URL":"https://www.ncbi.nlm.nih.gov/books/NBK115561/","accessed":{"date-parts":[["2019",4,22]]}}}],"schema":"https://github.com/citation-style-language/schema/raw/master/csl-citation.json"} </w:instrText>
      </w:r>
      <w:r w:rsidR="00064CFD" w:rsidRPr="00E241BF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FD5911" w:rsidRPr="00FD5911">
        <w:rPr>
          <w:rFonts w:ascii="Times New Roman" w:hAnsi="Times New Roman" w:cs="Times New Roman"/>
          <w:sz w:val="24"/>
          <w:szCs w:val="24"/>
        </w:rPr>
        <w:t>(“INHERITANCE PATTERNS - Understanding Genetics - NCBI Bookshelf,” n.d.)</w:t>
      </w:r>
      <w:r w:rsidR="00064CFD" w:rsidRPr="00E241BF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</w:p>
    <w:p w:rsidR="00421C76" w:rsidRDefault="00375370" w:rsidP="00D43B8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8D2AE7">
        <w:rPr>
          <w:rFonts w:ascii="Times New Roman" w:hAnsi="Times New Roman" w:cs="Times New Roman"/>
          <w:sz w:val="24"/>
          <w:szCs w:val="24"/>
        </w:rPr>
        <w:t xml:space="preserve">The source that I used for the inheritance </w:t>
      </w:r>
      <w:r w:rsidR="00EA4330">
        <w:rPr>
          <w:rFonts w:ascii="Times New Roman" w:hAnsi="Times New Roman" w:cs="Times New Roman"/>
          <w:sz w:val="24"/>
          <w:szCs w:val="24"/>
        </w:rPr>
        <w:t xml:space="preserve">pattern is taken from the NCBI website. I found this source credible and reliable because in this source the facts about the inheritance patterns are listed without comparing the information or facts with </w:t>
      </w:r>
      <w:r w:rsidR="009963E7">
        <w:rPr>
          <w:rFonts w:ascii="Times New Roman" w:hAnsi="Times New Roman" w:cs="Times New Roman"/>
          <w:sz w:val="24"/>
          <w:szCs w:val="24"/>
        </w:rPr>
        <w:t>other</w:t>
      </w:r>
      <w:r w:rsidR="00EA4330">
        <w:rPr>
          <w:rFonts w:ascii="Times New Roman" w:hAnsi="Times New Roman" w:cs="Times New Roman"/>
          <w:sz w:val="24"/>
          <w:szCs w:val="24"/>
        </w:rPr>
        <w:t xml:space="preserve"> sources and </w:t>
      </w:r>
      <w:r w:rsidR="009963E7">
        <w:rPr>
          <w:rFonts w:ascii="Times New Roman" w:hAnsi="Times New Roman" w:cs="Times New Roman"/>
          <w:sz w:val="24"/>
          <w:szCs w:val="24"/>
        </w:rPr>
        <w:t xml:space="preserve">also most of the information that is present on this site are authentic and included only after the fact is </w:t>
      </w:r>
      <w:r w:rsidR="00B40B76">
        <w:rPr>
          <w:rFonts w:ascii="Times New Roman" w:hAnsi="Times New Roman" w:cs="Times New Roman"/>
          <w:sz w:val="24"/>
          <w:szCs w:val="24"/>
        </w:rPr>
        <w:t>supported</w:t>
      </w:r>
      <w:r w:rsidR="009963E7">
        <w:rPr>
          <w:rFonts w:ascii="Times New Roman" w:hAnsi="Times New Roman" w:cs="Times New Roman"/>
          <w:sz w:val="24"/>
          <w:szCs w:val="24"/>
        </w:rPr>
        <w:t xml:space="preserve"> with scientific evidence and research. Therefore, this source that is used in this paper is reliable and unbiased.</w:t>
      </w:r>
    </w:p>
    <w:p w:rsidR="00064CFD" w:rsidRDefault="00375370" w:rsidP="00D43B8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D77C93" w:rsidRDefault="00375370" w:rsidP="00D43B8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8C676A" w:rsidRDefault="00375370" w:rsidP="00D43B8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815B04" w:rsidRDefault="00815B04" w:rsidP="00D43B8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815B04" w:rsidRDefault="00815B04" w:rsidP="00D43B8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815B04" w:rsidRPr="00282B8F" w:rsidRDefault="00282B8F" w:rsidP="00282B8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82B8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Reference </w:t>
      </w:r>
    </w:p>
    <w:p w:rsidR="00FD5911" w:rsidRPr="00FD5911" w:rsidRDefault="00375370" w:rsidP="00FD5911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 w:rsidR="00FD5911">
        <w:instrText xml:space="preserve"> ADDIN ZOTERO_BIBL {"uncited":[],"omitted":[],"custom":[]} CSL_BIBLIOGRAPHY </w:instrText>
      </w:r>
      <w:r>
        <w:fldChar w:fldCharType="separate"/>
      </w:r>
      <w:r w:rsidR="00FD5911" w:rsidRPr="00FD5911">
        <w:rPr>
          <w:rFonts w:ascii="Times New Roman" w:hAnsi="Times New Roman" w:cs="Times New Roman"/>
          <w:sz w:val="24"/>
        </w:rPr>
        <w:t>A Scientific View of When Life Begins | Charlotte Lozier Institute. (n.d.). Retrieved April 22, 2019, from https://lozierinstitute.org/a-scientific-view-of-when-life-begins/</w:t>
      </w:r>
    </w:p>
    <w:p w:rsidR="00FD5911" w:rsidRPr="00FD5911" w:rsidRDefault="00FD5911" w:rsidP="00FD5911">
      <w:pPr>
        <w:pStyle w:val="Bibliography"/>
        <w:rPr>
          <w:rFonts w:ascii="Times New Roman" w:hAnsi="Times New Roman" w:cs="Times New Roman"/>
          <w:sz w:val="24"/>
        </w:rPr>
      </w:pPr>
      <w:r w:rsidRPr="00FD5911">
        <w:rPr>
          <w:rFonts w:ascii="Times New Roman" w:hAnsi="Times New Roman" w:cs="Times New Roman"/>
          <w:sz w:val="24"/>
        </w:rPr>
        <w:t>INHERITANCE PATTERNS - Understanding Genetics - NCBI Bookshelf. (n.d.). Retrieved April 22, 2019, from https://www.ncbi.nlm.nih.gov/books/NBK115561/</w:t>
      </w:r>
    </w:p>
    <w:p w:rsidR="00FD5911" w:rsidRPr="00FD5911" w:rsidRDefault="00FD5911" w:rsidP="00FD5911">
      <w:pPr>
        <w:pStyle w:val="Bibliography"/>
        <w:rPr>
          <w:rFonts w:ascii="Times New Roman" w:hAnsi="Times New Roman" w:cs="Times New Roman"/>
          <w:sz w:val="24"/>
        </w:rPr>
      </w:pPr>
      <w:r w:rsidRPr="00FD5911">
        <w:rPr>
          <w:rFonts w:ascii="Times New Roman" w:hAnsi="Times New Roman" w:cs="Times New Roman"/>
          <w:sz w:val="24"/>
        </w:rPr>
        <w:t>The relationship between the reproduction system with homeostasis | Shanthini Dorairajoo - Academia.edu. (n.d.). Retrieved April 22, 2019, from https://www.academia.edu/27340005/The_relationship_between_the_reproduction_system_with_homeostasis</w:t>
      </w:r>
    </w:p>
    <w:p w:rsidR="00D43B8B" w:rsidRPr="008A7287" w:rsidRDefault="00375370" w:rsidP="00D43B8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551356">
        <w:rPr>
          <w:rFonts w:ascii="Times New Roman" w:hAnsi="Times New Roman" w:cs="Times New Roman"/>
          <w:sz w:val="24"/>
          <w:szCs w:val="24"/>
        </w:rPr>
        <w:t xml:space="preserve"> </w:t>
      </w:r>
    </w:p>
    <w:sectPr w:rsidR="00D43B8B" w:rsidRPr="008A7287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D7705" w:rsidRDefault="003D7705">
      <w:pPr>
        <w:spacing w:after="0" w:line="240" w:lineRule="auto"/>
      </w:pPr>
      <w:r>
        <w:separator/>
      </w:r>
    </w:p>
  </w:endnote>
  <w:endnote w:type="continuationSeparator" w:id="0">
    <w:p w:rsidR="003D7705" w:rsidRDefault="003D77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D7705" w:rsidRDefault="003D7705">
      <w:pPr>
        <w:spacing w:after="0" w:line="240" w:lineRule="auto"/>
      </w:pPr>
      <w:r>
        <w:separator/>
      </w:r>
    </w:p>
  </w:footnote>
  <w:footnote w:type="continuationSeparator" w:id="0">
    <w:p w:rsidR="003D7705" w:rsidRDefault="003D770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106AF" w:rsidRPr="001A02CC" w:rsidRDefault="00375370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A62E94">
      <w:rPr>
        <w:rFonts w:ascii="Times New Roman" w:hAnsi="Times New Roman" w:cs="Times New Roman"/>
        <w:sz w:val="24"/>
        <w:szCs w:val="24"/>
      </w:rPr>
      <w:t xml:space="preserve">BIOLOGY AND LIFE SCIENCES 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6E37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106AF" w:rsidRPr="001A02CC" w:rsidRDefault="00375370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 xml:space="preserve">BIOLOGY AND LIFE SCIENCES  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526E37">
      <w:rPr>
        <w:rFonts w:ascii="Times New Roman" w:hAnsi="Times New Roman" w:cs="Times New Roman"/>
        <w:noProof/>
        <w:sz w:val="24"/>
        <w:szCs w:val="24"/>
      </w:rPr>
      <w:t>3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06EDF"/>
    <w:rsid w:val="00017207"/>
    <w:rsid w:val="00024ABE"/>
    <w:rsid w:val="00056723"/>
    <w:rsid w:val="00064CFD"/>
    <w:rsid w:val="0008177B"/>
    <w:rsid w:val="000B140E"/>
    <w:rsid w:val="00130A33"/>
    <w:rsid w:val="00141074"/>
    <w:rsid w:val="001635A3"/>
    <w:rsid w:val="00187C02"/>
    <w:rsid w:val="00190F86"/>
    <w:rsid w:val="001A02CC"/>
    <w:rsid w:val="001A514E"/>
    <w:rsid w:val="001B5896"/>
    <w:rsid w:val="001F0623"/>
    <w:rsid w:val="00216549"/>
    <w:rsid w:val="00267851"/>
    <w:rsid w:val="002777E7"/>
    <w:rsid w:val="00282B8F"/>
    <w:rsid w:val="002D4968"/>
    <w:rsid w:val="0034125C"/>
    <w:rsid w:val="00375370"/>
    <w:rsid w:val="003D7705"/>
    <w:rsid w:val="00421C76"/>
    <w:rsid w:val="00471063"/>
    <w:rsid w:val="004A07E8"/>
    <w:rsid w:val="004D6074"/>
    <w:rsid w:val="0050557D"/>
    <w:rsid w:val="00526E37"/>
    <w:rsid w:val="00550EFD"/>
    <w:rsid w:val="00551356"/>
    <w:rsid w:val="00571234"/>
    <w:rsid w:val="00585354"/>
    <w:rsid w:val="005C20F1"/>
    <w:rsid w:val="005E595F"/>
    <w:rsid w:val="00627C4F"/>
    <w:rsid w:val="0063712B"/>
    <w:rsid w:val="00766F35"/>
    <w:rsid w:val="007841CC"/>
    <w:rsid w:val="007B07E9"/>
    <w:rsid w:val="007B3FD4"/>
    <w:rsid w:val="007B4B7D"/>
    <w:rsid w:val="007E1B1D"/>
    <w:rsid w:val="00815B04"/>
    <w:rsid w:val="00877CA7"/>
    <w:rsid w:val="008A7287"/>
    <w:rsid w:val="008B2191"/>
    <w:rsid w:val="008C676A"/>
    <w:rsid w:val="008D2AE7"/>
    <w:rsid w:val="008D53C1"/>
    <w:rsid w:val="00900903"/>
    <w:rsid w:val="00960FE8"/>
    <w:rsid w:val="00980578"/>
    <w:rsid w:val="009963E7"/>
    <w:rsid w:val="009B440F"/>
    <w:rsid w:val="009F7AA1"/>
    <w:rsid w:val="00A106AF"/>
    <w:rsid w:val="00A4374D"/>
    <w:rsid w:val="00A62E94"/>
    <w:rsid w:val="00B405F9"/>
    <w:rsid w:val="00B40B76"/>
    <w:rsid w:val="00B73412"/>
    <w:rsid w:val="00B909A1"/>
    <w:rsid w:val="00BA314B"/>
    <w:rsid w:val="00BC67B6"/>
    <w:rsid w:val="00C15F28"/>
    <w:rsid w:val="00C3597D"/>
    <w:rsid w:val="00C403B0"/>
    <w:rsid w:val="00C5356B"/>
    <w:rsid w:val="00C74D28"/>
    <w:rsid w:val="00C75C92"/>
    <w:rsid w:val="00CA2688"/>
    <w:rsid w:val="00CA75D0"/>
    <w:rsid w:val="00CC2F5F"/>
    <w:rsid w:val="00CC4CF6"/>
    <w:rsid w:val="00CD4752"/>
    <w:rsid w:val="00CF0A51"/>
    <w:rsid w:val="00D43B8B"/>
    <w:rsid w:val="00D5076D"/>
    <w:rsid w:val="00D77C93"/>
    <w:rsid w:val="00D95087"/>
    <w:rsid w:val="00DD7007"/>
    <w:rsid w:val="00E241BF"/>
    <w:rsid w:val="00E67CF8"/>
    <w:rsid w:val="00E84C6C"/>
    <w:rsid w:val="00EA4330"/>
    <w:rsid w:val="00EC45C0"/>
    <w:rsid w:val="00EF1641"/>
    <w:rsid w:val="00F64E90"/>
    <w:rsid w:val="00F94B9F"/>
    <w:rsid w:val="00FD59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EA0149"/>
  <w15:docId w15:val="{1F681B22-B50C-4C9A-AD81-9695B941DA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815B04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E241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41B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41B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41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41B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241B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41B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016</Words>
  <Characters>5795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67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Morning</cp:lastModifiedBy>
  <cp:revision>2</cp:revision>
  <dcterms:created xsi:type="dcterms:W3CDTF">2019-04-22T07:21:00Z</dcterms:created>
  <dcterms:modified xsi:type="dcterms:W3CDTF">2019-04-22T07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f4iQScSJ"/&gt;&lt;style id="http://www.zotero.org/styles/apa" locale="en-US" hasBibliography="1" bibliographyStyleHasBeenSet="1"/&gt;&lt;prefs&gt;&lt;pref name="fieldType" value="Field"/&gt;&lt;/prefs&gt;&lt;/data&gt;</vt:lpwstr>
  </property>
</Properties>
</file>